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619160" w14:textId="701F12C1" w:rsidR="00113317" w:rsidRPr="00113317" w:rsidRDefault="00113317" w:rsidP="0011331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nb-NO"/>
        </w:rPr>
      </w:pPr>
      <w:r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Grunnene til at, offentlig etterspørsel og inntekter fra olje og gass når de beregner produktiviteten er flere. 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Produktivitetskommisjonen trekker fra produksjonen av boligtjenester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n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år de beregner produktiviteten</w:t>
      </w:r>
      <w:r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, fordi 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>b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olig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tjenester </w:t>
      </w:r>
      <w:r w:rsidR="007A5BB9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i stor grad ikke omsettes i markeder og produktivitetstallene er basert på 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verdien av å bo i en bolig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>. Boligtjenester er ikke en inntekt, men en verdi på det å slippe å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måtte leie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>. Denne verdien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er ikke 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så 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relevant 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>når man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måle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>r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produktivitetsvekst i markedsrettet produksjon. 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I tillegg er 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BNP 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en størrelse som 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måles 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>til enh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ver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tid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>, mens b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olig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>tjenester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er en 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fo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>r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mue størrelse</w:t>
      </w:r>
      <w:r w:rsidR="00CC1F2B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og vil dermed være vanskelig å regne inn i BNP</w:t>
      </w:r>
      <w:r w:rsidR="00CC1F2B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. </w:t>
      </w:r>
    </w:p>
    <w:p w14:paraId="2403DBB3" w14:textId="5E414EF4" w:rsidR="00113317" w:rsidRDefault="00CC1F2B" w:rsidP="0011331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nb-NO"/>
        </w:rPr>
      </w:pPr>
      <w:r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Produktivitetskommisjonen trekker fra</w:t>
      </w:r>
      <w:r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</w:t>
      </w:r>
      <w:r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offentlig etterspørsel</w:t>
      </w:r>
      <w:r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</w:t>
      </w:r>
      <w:r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når de beregner produktiviteten</w:t>
      </w:r>
      <w:r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, fordi </w:t>
      </w:r>
      <w:r w:rsidR="00113317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offentlig konsum ikke blir omsatt i et marke</w:t>
      </w:r>
      <w:r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d. Dermed </w:t>
      </w:r>
      <w:r w:rsidR="00113317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kan </w:t>
      </w:r>
      <w:r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man </w:t>
      </w:r>
      <w:r w:rsidR="00113317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ikke vite hva markeds</w:t>
      </w:r>
      <w:r w:rsidR="00113317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viljen</w:t>
      </w:r>
      <w:r w:rsidR="00113317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er</w:t>
      </w:r>
      <w:r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, noe som fører til at det blir </w:t>
      </w:r>
      <w:r w:rsidR="00113317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vanskelig å måle produktivitet. </w:t>
      </w:r>
      <w:r w:rsidR="00844C26">
        <w:rPr>
          <w:rFonts w:ascii="Times New Roman" w:eastAsia="Times New Roman" w:hAnsi="Times New Roman" w:cs="Times New Roman"/>
          <w:sz w:val="24"/>
          <w:szCs w:val="24"/>
          <w:lang w:eastAsia="nb-NO"/>
        </w:rPr>
        <w:t>V</w:t>
      </w:r>
      <w:r w:rsidR="00844C26">
        <w:rPr>
          <w:rFonts w:ascii="Times New Roman" w:eastAsia="Times New Roman" w:hAnsi="Times New Roman" w:cs="Times New Roman"/>
          <w:sz w:val="24"/>
          <w:szCs w:val="24"/>
          <w:lang w:eastAsia="nb-NO"/>
        </w:rPr>
        <w:t>erdsettelsen</w:t>
      </w:r>
      <w:r w:rsidR="00844C26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på offentlig etterspørsel måles i </w:t>
      </w:r>
      <w:r w:rsidR="00113317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produksjonskostnader</w:t>
      </w:r>
      <w:r w:rsidR="007A5BB9">
        <w:rPr>
          <w:rFonts w:ascii="Times New Roman" w:eastAsia="Times New Roman" w:hAnsi="Times New Roman" w:cs="Times New Roman"/>
          <w:sz w:val="24"/>
          <w:szCs w:val="24"/>
          <w:lang w:eastAsia="nb-NO"/>
        </w:rPr>
        <w:t>, som er verdsatt av myndighetene. BNP måler den totale verdiskapningen til alle landets bedrifter. Den offentlige etterspørselen sin del i beregninger av produktiviteten er vanskelig å beregne</w:t>
      </w:r>
      <w:r w:rsidR="00113317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. </w:t>
      </w:r>
    </w:p>
    <w:p w14:paraId="7B12D3D5" w14:textId="4E3B6655" w:rsidR="00113317" w:rsidRPr="00113317" w:rsidRDefault="00CC1F2B" w:rsidP="00113317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nb-NO"/>
        </w:rPr>
      </w:pPr>
      <w:r>
        <w:rPr>
          <w:rFonts w:ascii="Times New Roman" w:eastAsia="Times New Roman" w:hAnsi="Times New Roman" w:cs="Times New Roman"/>
          <w:sz w:val="24"/>
          <w:szCs w:val="24"/>
          <w:lang w:eastAsia="nb-NO"/>
        </w:rPr>
        <w:t>Grunnen til at P</w:t>
      </w:r>
      <w:r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roduktivitetskommisjonen trekker fra</w:t>
      </w:r>
      <w:r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</w:t>
      </w:r>
      <w:r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inntekter fra olje og gass når de beregner produktiviteten</w:t>
      </w:r>
      <w:r>
        <w:rPr>
          <w:rFonts w:ascii="Times New Roman" w:eastAsia="Times New Roman" w:hAnsi="Times New Roman" w:cs="Times New Roman"/>
          <w:sz w:val="24"/>
          <w:szCs w:val="24"/>
          <w:lang w:eastAsia="nb-NO"/>
        </w:rPr>
        <w:t>, er flere. En grunn er at, hvis vi tar med de enorme inntektene Norge har på olje og gass, vil dette gjøre at det blir vanskelig</w:t>
      </w:r>
      <w:r w:rsidR="009421AA">
        <w:rPr>
          <w:rFonts w:ascii="Times New Roman" w:eastAsia="Times New Roman" w:hAnsi="Times New Roman" w:cs="Times New Roman"/>
          <w:sz w:val="24"/>
          <w:szCs w:val="24"/>
          <w:lang w:eastAsia="nb-NO"/>
        </w:rPr>
        <w:t>ere</w:t>
      </w:r>
      <w:r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å sammenligne </w:t>
      </w:r>
      <w:r w:rsidR="009421AA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BNP </w:t>
      </w:r>
      <w:r>
        <w:rPr>
          <w:rFonts w:ascii="Times New Roman" w:eastAsia="Times New Roman" w:hAnsi="Times New Roman" w:cs="Times New Roman"/>
          <w:sz w:val="24"/>
          <w:szCs w:val="24"/>
          <w:lang w:eastAsia="nb-NO"/>
        </w:rPr>
        <w:t>in</w:t>
      </w:r>
      <w:r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ternasjonalt</w:t>
      </w:r>
      <w:r>
        <w:rPr>
          <w:rFonts w:ascii="Times New Roman" w:eastAsia="Times New Roman" w:hAnsi="Times New Roman" w:cs="Times New Roman"/>
          <w:sz w:val="24"/>
          <w:szCs w:val="24"/>
          <w:lang w:eastAsia="nb-NO"/>
        </w:rPr>
        <w:t>.</w:t>
      </w:r>
      <w:r w:rsidR="009421AA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</w:t>
      </w:r>
      <w:r w:rsidR="009421AA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Dette kommer av at olje- og gassinntektene er e</w:t>
      </w:r>
      <w:r w:rsidR="009421AA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norme og variable verdier</w:t>
      </w:r>
      <w:r w:rsidR="009421AA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, så hvis o</w:t>
      </w:r>
      <w:r w:rsidR="009421AA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ljeprisen går</w:t>
      </w:r>
      <w:r w:rsidR="009421AA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</w:t>
      </w:r>
      <w:r w:rsidR="009421AA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opp eller ned</w:t>
      </w:r>
      <w:r w:rsidR="009421AA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,</w:t>
      </w:r>
      <w:r w:rsidR="009421AA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vil </w:t>
      </w:r>
      <w:r w:rsidR="009421AA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BNP</w:t>
      </w:r>
      <w:r w:rsidR="009421AA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</w:t>
      </w:r>
      <w:r w:rsidR="009421AA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endres </w:t>
      </w:r>
      <w:r w:rsidR="009421AA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mye </w:t>
      </w:r>
      <w:r w:rsidR="009421AA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samme retning. Dette gjør</w:t>
      </w:r>
      <w:r w:rsidR="009421AA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at de andre verdiene</w:t>
      </w:r>
      <w:r w:rsidR="009421AA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,</w:t>
      </w:r>
      <w:r w:rsidR="009421AA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som </w:t>
      </w:r>
      <w:r w:rsidR="00091F2F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utgjør </w:t>
      </w:r>
      <w:r w:rsidR="009421AA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BNP</w:t>
      </w:r>
      <w:r w:rsidR="009421AA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,</w:t>
      </w:r>
      <w:r w:rsidR="009421AA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vil </w:t>
      </w:r>
      <w:r w:rsidR="00091F2F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bli mindre fremtredende</w:t>
      </w:r>
      <w:r w:rsidR="009421AA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.</w:t>
      </w:r>
      <w:r w:rsidR="00091F2F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En annen grunn til at Produktivitetskommisjonen trekker fra inntekter fra olje og gass er hvordan beskatningen er. Olje- og gassinntektene skal fordeles på hele befolkningen, siden v</w:t>
      </w:r>
      <w:r w:rsidR="00113317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>erdie</w:t>
      </w:r>
      <w:r w:rsidR="00091F2F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r</w:t>
      </w:r>
      <w:r w:rsidR="00113317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som ligger under </w:t>
      </w:r>
      <w:r w:rsidR="00091F2F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bakken, krever inngrep eller leie av fellesarealer</w:t>
      </w:r>
      <w:r w:rsidR="00113317" w:rsidRPr="002B30CC">
        <w:rPr>
          <w:rFonts w:ascii="Times New Roman" w:eastAsia="Times New Roman" w:hAnsi="Times New Roman" w:cs="Times New Roman"/>
          <w:sz w:val="24"/>
          <w:szCs w:val="24"/>
          <w:lang w:eastAsia="nb-NO"/>
        </w:rPr>
        <w:t>,</w:t>
      </w:r>
      <w:r w:rsidR="00113317" w:rsidRPr="00113317">
        <w:rPr>
          <w:rFonts w:ascii="Times New Roman" w:eastAsia="Times New Roman" w:hAnsi="Times New Roman" w:cs="Times New Roman"/>
          <w:sz w:val="24"/>
          <w:szCs w:val="24"/>
          <w:lang w:eastAsia="nb-NO"/>
        </w:rPr>
        <w:t xml:space="preserve"> tilhører alle. </w:t>
      </w:r>
    </w:p>
    <w:p w14:paraId="3B5346A6" w14:textId="67502FF4" w:rsidR="00AB22E9" w:rsidRPr="002B30CC" w:rsidRDefault="00AB22E9">
      <w:pPr>
        <w:rPr>
          <w:rFonts w:ascii="Times New Roman" w:hAnsi="Times New Roman" w:cs="Times New Roman"/>
          <w:sz w:val="24"/>
          <w:szCs w:val="24"/>
        </w:rPr>
      </w:pPr>
    </w:p>
    <w:p w14:paraId="743EA0CC" w14:textId="1029F73F" w:rsidR="002B30CC" w:rsidRPr="00D1473C" w:rsidRDefault="00D1473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onklusjonen i rapporten står seg bra. Det skrives at det ikke</w:t>
      </w:r>
      <w:r w:rsidRPr="00D1473C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r </w:t>
      </w:r>
      <w:r w:rsidRPr="00D1473C">
        <w:rPr>
          <w:rFonts w:ascii="Times New Roman" w:hAnsi="Times New Roman" w:cs="Times New Roman"/>
          <w:sz w:val="24"/>
          <w:szCs w:val="24"/>
        </w:rPr>
        <w:t xml:space="preserve">lett å avgjøre om </w:t>
      </w:r>
      <w:r>
        <w:rPr>
          <w:rFonts w:ascii="Times New Roman" w:hAnsi="Times New Roman" w:cs="Times New Roman"/>
          <w:sz w:val="24"/>
          <w:szCs w:val="24"/>
        </w:rPr>
        <w:t xml:space="preserve">nedgangen i </w:t>
      </w:r>
      <w:r w:rsidRPr="00D1473C">
        <w:rPr>
          <w:rFonts w:ascii="Times New Roman" w:hAnsi="Times New Roman" w:cs="Times New Roman"/>
          <w:sz w:val="24"/>
          <w:szCs w:val="24"/>
        </w:rPr>
        <w:t>produktivitetsveksten etter 2005 er strukturell</w:t>
      </w:r>
      <w:r>
        <w:rPr>
          <w:rFonts w:ascii="Times New Roman" w:hAnsi="Times New Roman" w:cs="Times New Roman"/>
          <w:sz w:val="24"/>
          <w:szCs w:val="24"/>
        </w:rPr>
        <w:t xml:space="preserve">, men at noen </w:t>
      </w:r>
      <w:r w:rsidRPr="00D1473C">
        <w:rPr>
          <w:rFonts w:ascii="Times New Roman" w:hAnsi="Times New Roman" w:cs="Times New Roman"/>
          <w:sz w:val="24"/>
          <w:szCs w:val="24"/>
        </w:rPr>
        <w:t xml:space="preserve">faktorer </w:t>
      </w:r>
      <w:r>
        <w:rPr>
          <w:rFonts w:ascii="Times New Roman" w:hAnsi="Times New Roman" w:cs="Times New Roman"/>
          <w:sz w:val="24"/>
          <w:szCs w:val="24"/>
        </w:rPr>
        <w:t>tyder på det</w:t>
      </w:r>
      <w:r w:rsidRPr="00D1473C">
        <w:rPr>
          <w:rFonts w:ascii="Times New Roman" w:hAnsi="Times New Roman" w:cs="Times New Roman"/>
          <w:sz w:val="24"/>
          <w:szCs w:val="24"/>
        </w:rPr>
        <w:t xml:space="preserve">. </w:t>
      </w:r>
      <w:r w:rsidR="00F55229">
        <w:rPr>
          <w:rFonts w:ascii="Times New Roman" w:hAnsi="Times New Roman" w:cs="Times New Roman"/>
          <w:sz w:val="24"/>
          <w:szCs w:val="24"/>
        </w:rPr>
        <w:t>At en del av p</w:t>
      </w:r>
      <w:r w:rsidRPr="00D1473C">
        <w:rPr>
          <w:rFonts w:ascii="Times New Roman" w:hAnsi="Times New Roman" w:cs="Times New Roman"/>
          <w:sz w:val="24"/>
          <w:szCs w:val="24"/>
        </w:rPr>
        <w:t xml:space="preserve">roduktivitetsveksten fram til 2005 var </w:t>
      </w:r>
      <w:r w:rsidR="00F55229">
        <w:rPr>
          <w:rFonts w:ascii="Times New Roman" w:hAnsi="Times New Roman" w:cs="Times New Roman"/>
          <w:sz w:val="24"/>
          <w:szCs w:val="24"/>
        </w:rPr>
        <w:t xml:space="preserve">styrt av </w:t>
      </w:r>
      <w:r w:rsidRPr="00D1473C">
        <w:rPr>
          <w:rFonts w:ascii="Times New Roman" w:hAnsi="Times New Roman" w:cs="Times New Roman"/>
          <w:sz w:val="24"/>
          <w:szCs w:val="24"/>
        </w:rPr>
        <w:t>vekst i produktiviteten i varehandelen</w:t>
      </w:r>
      <w:r w:rsidR="00F55229">
        <w:rPr>
          <w:rFonts w:ascii="Times New Roman" w:hAnsi="Times New Roman" w:cs="Times New Roman"/>
          <w:sz w:val="24"/>
          <w:szCs w:val="24"/>
        </w:rPr>
        <w:t xml:space="preserve"> i Norge</w:t>
      </w:r>
      <w:r w:rsidRPr="00D1473C">
        <w:rPr>
          <w:rFonts w:ascii="Times New Roman" w:hAnsi="Times New Roman" w:cs="Times New Roman"/>
          <w:sz w:val="24"/>
          <w:szCs w:val="24"/>
        </w:rPr>
        <w:t xml:space="preserve">, </w:t>
      </w:r>
      <w:r w:rsidR="00F55229">
        <w:rPr>
          <w:rFonts w:ascii="Times New Roman" w:hAnsi="Times New Roman" w:cs="Times New Roman"/>
          <w:sz w:val="24"/>
          <w:szCs w:val="24"/>
        </w:rPr>
        <w:t xml:space="preserve">kan bety at </w:t>
      </w:r>
      <w:r w:rsidRPr="00D1473C">
        <w:rPr>
          <w:rFonts w:ascii="Times New Roman" w:hAnsi="Times New Roman" w:cs="Times New Roman"/>
          <w:sz w:val="24"/>
          <w:szCs w:val="24"/>
        </w:rPr>
        <w:t xml:space="preserve">den sterke produktivitetsveksten i denne perioden </w:t>
      </w:r>
      <w:r w:rsidR="00F55229">
        <w:rPr>
          <w:rFonts w:ascii="Times New Roman" w:hAnsi="Times New Roman" w:cs="Times New Roman"/>
          <w:sz w:val="24"/>
          <w:szCs w:val="24"/>
        </w:rPr>
        <w:t xml:space="preserve">kommer av </w:t>
      </w:r>
      <w:r w:rsidRPr="00D1473C">
        <w:rPr>
          <w:rFonts w:ascii="Times New Roman" w:hAnsi="Times New Roman" w:cs="Times New Roman"/>
          <w:sz w:val="24"/>
          <w:szCs w:val="24"/>
        </w:rPr>
        <w:t xml:space="preserve">forhold som i begrenset grad vil gjøre seg gjeldende på ny. </w:t>
      </w:r>
      <w:r w:rsidR="00F55229">
        <w:rPr>
          <w:rFonts w:ascii="Times New Roman" w:hAnsi="Times New Roman" w:cs="Times New Roman"/>
          <w:sz w:val="24"/>
          <w:szCs w:val="24"/>
        </w:rPr>
        <w:t xml:space="preserve">Restruktureringen i næringen </w:t>
      </w:r>
      <w:r w:rsidRPr="00D1473C">
        <w:rPr>
          <w:rFonts w:ascii="Times New Roman" w:hAnsi="Times New Roman" w:cs="Times New Roman"/>
          <w:sz w:val="24"/>
          <w:szCs w:val="24"/>
        </w:rPr>
        <w:t>1990-tallet og inn i det forrige tiåret</w:t>
      </w:r>
      <w:r w:rsidR="00F55229">
        <w:rPr>
          <w:rFonts w:ascii="Times New Roman" w:hAnsi="Times New Roman" w:cs="Times New Roman"/>
          <w:sz w:val="24"/>
          <w:szCs w:val="24"/>
        </w:rPr>
        <w:t xml:space="preserve"> kan være en årsak. Denne konklusjonen står seg relativt bra, i og med at vi ser en videre nedgang i produktiviteten. Dette kan understreke at nedgangen mellom 2005 og 2013 skyldes strukturelle faktorer og ikke tilfeldige faktorer.</w:t>
      </w:r>
    </w:p>
    <w:p w14:paraId="5088D3F8" w14:textId="2C38A085" w:rsidR="002B30CC" w:rsidRDefault="002B30CC">
      <w:pPr>
        <w:rPr>
          <w:rFonts w:ascii="Times New Roman" w:hAnsi="Times New Roman" w:cs="Times New Roman"/>
          <w:sz w:val="24"/>
          <w:szCs w:val="24"/>
        </w:rPr>
      </w:pPr>
    </w:p>
    <w:p w14:paraId="1372D67A" w14:textId="051B5B38" w:rsidR="002B30CC" w:rsidRDefault="002B30C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V5vEfTD6","properties":{"formattedCitation":"({\\i{}NOU 2015_ 1 kap 1 (prod1).pdf}, u.\\uc0\\u229{}.)","plainCitation":"(NOU 2015_ 1 kap 1 (prod1).pdf, u.å.)","noteIndex":0},"citationItems":[{"id":13,"uris":["http://zotero.org/users/local/moMsFCGP/items/R7J5VGVP"],"itemData":{"id":13,"type":"document","title":"NOU 2015_ 1 kap 1 (prod1).pdf","URL":"https://uit-sok-1004-h22.github.io/seminar/NOU%202015_%201%20kap%201%20(prod1).pdf","accessed":{"date-parts":[["2022",11,18]]}}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B30CC">
        <w:rPr>
          <w:rFonts w:ascii="Times New Roman" w:hAnsi="Times New Roman" w:cs="Times New Roman"/>
          <w:sz w:val="24"/>
          <w:szCs w:val="24"/>
        </w:rPr>
        <w:t>(</w:t>
      </w:r>
      <w:r w:rsidRPr="002B30CC">
        <w:rPr>
          <w:rFonts w:ascii="Times New Roman" w:hAnsi="Times New Roman" w:cs="Times New Roman"/>
          <w:i/>
          <w:iCs/>
          <w:sz w:val="24"/>
          <w:szCs w:val="24"/>
        </w:rPr>
        <w:t xml:space="preserve">NOU 2015_ 1 </w:t>
      </w:r>
      <w:proofErr w:type="spellStart"/>
      <w:r w:rsidRPr="002B30CC">
        <w:rPr>
          <w:rFonts w:ascii="Times New Roman" w:hAnsi="Times New Roman" w:cs="Times New Roman"/>
          <w:i/>
          <w:iCs/>
          <w:sz w:val="24"/>
          <w:szCs w:val="24"/>
        </w:rPr>
        <w:t>kap</w:t>
      </w:r>
      <w:proofErr w:type="spellEnd"/>
      <w:r w:rsidRPr="002B30CC">
        <w:rPr>
          <w:rFonts w:ascii="Times New Roman" w:hAnsi="Times New Roman" w:cs="Times New Roman"/>
          <w:i/>
          <w:iCs/>
          <w:sz w:val="24"/>
          <w:szCs w:val="24"/>
        </w:rPr>
        <w:t xml:space="preserve"> 1 (prod1).</w:t>
      </w:r>
      <w:proofErr w:type="spellStart"/>
      <w:r w:rsidRPr="002B30CC">
        <w:rPr>
          <w:rFonts w:ascii="Times New Roman" w:hAnsi="Times New Roman" w:cs="Times New Roman"/>
          <w:i/>
          <w:iCs/>
          <w:sz w:val="24"/>
          <w:szCs w:val="24"/>
        </w:rPr>
        <w:t>pdf</w:t>
      </w:r>
      <w:proofErr w:type="spellEnd"/>
      <w:r w:rsidRPr="002B30CC">
        <w:rPr>
          <w:rFonts w:ascii="Times New Roman" w:hAnsi="Times New Roman" w:cs="Times New Roman"/>
          <w:sz w:val="24"/>
          <w:szCs w:val="24"/>
        </w:rPr>
        <w:t>, u.å.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05871657" w14:textId="2A70B46A" w:rsidR="002B30CC" w:rsidRDefault="002B30CC">
      <w:pPr>
        <w:rPr>
          <w:rFonts w:ascii="Times New Roman" w:hAnsi="Times New Roman" w:cs="Times New Roman"/>
          <w:sz w:val="24"/>
          <w:szCs w:val="24"/>
        </w:rPr>
      </w:pPr>
    </w:p>
    <w:p w14:paraId="5E543AEB" w14:textId="2FD6F9B2" w:rsidR="00072A69" w:rsidRPr="00072A69" w:rsidRDefault="002B30CC" w:rsidP="00072A69">
      <w:pPr>
        <w:pStyle w:val="Bibliografi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2B30CC">
        <w:rPr>
          <w:rFonts w:ascii="Times New Roman" w:hAnsi="Times New Roman" w:cs="Times New Roman"/>
          <w:i/>
          <w:iCs/>
          <w:sz w:val="24"/>
        </w:rPr>
        <w:t xml:space="preserve">NOU 2015_ 1 </w:t>
      </w:r>
      <w:proofErr w:type="spellStart"/>
      <w:r w:rsidRPr="002B30CC">
        <w:rPr>
          <w:rFonts w:ascii="Times New Roman" w:hAnsi="Times New Roman" w:cs="Times New Roman"/>
          <w:i/>
          <w:iCs/>
          <w:sz w:val="24"/>
        </w:rPr>
        <w:t>kap</w:t>
      </w:r>
      <w:proofErr w:type="spellEnd"/>
      <w:r w:rsidRPr="002B30CC">
        <w:rPr>
          <w:rFonts w:ascii="Times New Roman" w:hAnsi="Times New Roman" w:cs="Times New Roman"/>
          <w:i/>
          <w:iCs/>
          <w:sz w:val="24"/>
        </w:rPr>
        <w:t xml:space="preserve"> 1 (prod1).</w:t>
      </w:r>
      <w:proofErr w:type="spellStart"/>
      <w:r w:rsidRPr="002B30CC">
        <w:rPr>
          <w:rFonts w:ascii="Times New Roman" w:hAnsi="Times New Roman" w:cs="Times New Roman"/>
          <w:i/>
          <w:iCs/>
          <w:sz w:val="24"/>
        </w:rPr>
        <w:t>pdf</w:t>
      </w:r>
      <w:proofErr w:type="spellEnd"/>
      <w:r w:rsidRPr="002B30CC">
        <w:rPr>
          <w:rFonts w:ascii="Times New Roman" w:hAnsi="Times New Roman" w:cs="Times New Roman"/>
          <w:sz w:val="24"/>
        </w:rPr>
        <w:t>. (u.å.). Hentet 18. november 2022, fra https://uit-sok-1004-h22.github.io/seminar/NOU%202015_%201%20kap%201%20(prod1).pdf</w:t>
      </w:r>
      <w:r w:rsidR="003D4A1B">
        <w:rPr>
          <w:rFonts w:ascii="Times New Roman" w:hAnsi="Times New Roman" w:cs="Times New Roman"/>
          <w:sz w:val="24"/>
        </w:rPr>
        <w:t xml:space="preserve"> </w:t>
      </w:r>
    </w:p>
    <w:p w14:paraId="40C611D0" w14:textId="6689B391" w:rsidR="002B30CC" w:rsidRPr="002B30CC" w:rsidRDefault="002B30C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B30CC" w:rsidRPr="002B30C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B22E9"/>
    <w:rsid w:val="00072A69"/>
    <w:rsid w:val="00091F2F"/>
    <w:rsid w:val="00113317"/>
    <w:rsid w:val="002B30CC"/>
    <w:rsid w:val="003D4A1B"/>
    <w:rsid w:val="003F7F3D"/>
    <w:rsid w:val="007A5BB9"/>
    <w:rsid w:val="00844C26"/>
    <w:rsid w:val="009421AA"/>
    <w:rsid w:val="00AB22E9"/>
    <w:rsid w:val="00CC1F2B"/>
    <w:rsid w:val="00D1473C"/>
    <w:rsid w:val="00F552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72B8AE0"/>
  <w15:chartTrackingRefBased/>
  <w15:docId w15:val="{662A2E8E-9D38-4BF8-A5D9-9A6EA2C228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b-N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2">
    <w:name w:val="heading 2"/>
    <w:basedOn w:val="Normal"/>
    <w:link w:val="Overskrift2Tegn"/>
    <w:uiPriority w:val="9"/>
    <w:qFormat/>
    <w:rsid w:val="00113317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nb-NO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customStyle="1" w:styleId="Overskrift2Tegn">
    <w:name w:val="Overskrift 2 Tegn"/>
    <w:basedOn w:val="Standardskriftforavsnitt"/>
    <w:link w:val="Overskrift2"/>
    <w:uiPriority w:val="9"/>
    <w:rsid w:val="00113317"/>
    <w:rPr>
      <w:rFonts w:ascii="Times New Roman" w:eastAsia="Times New Roman" w:hAnsi="Times New Roman" w:cs="Times New Roman"/>
      <w:b/>
      <w:bCs/>
      <w:sz w:val="36"/>
      <w:szCs w:val="36"/>
      <w:lang w:eastAsia="nb-NO"/>
    </w:rPr>
  </w:style>
  <w:style w:type="paragraph" w:styleId="NormalWeb">
    <w:name w:val="Normal (Web)"/>
    <w:basedOn w:val="Normal"/>
    <w:uiPriority w:val="99"/>
    <w:semiHidden/>
    <w:unhideWhenUsed/>
    <w:rsid w:val="0011331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nb-NO"/>
    </w:rPr>
  </w:style>
  <w:style w:type="paragraph" w:styleId="Bibliografi">
    <w:name w:val="Bibliography"/>
    <w:basedOn w:val="Normal"/>
    <w:next w:val="Normal"/>
    <w:uiPriority w:val="37"/>
    <w:unhideWhenUsed/>
    <w:rsid w:val="002B30CC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0085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3544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9598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85</TotalTime>
  <Pages>1</Pages>
  <Words>567</Words>
  <Characters>3006</Characters>
  <Application>Microsoft Office Word</Application>
  <DocSecurity>0</DocSecurity>
  <Lines>25</Lines>
  <Paragraphs>7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inar Ness</dc:creator>
  <cp:keywords/>
  <dc:description/>
  <cp:lastModifiedBy>Einar Ness</cp:lastModifiedBy>
  <cp:revision>3</cp:revision>
  <dcterms:created xsi:type="dcterms:W3CDTF">2022-11-18T20:44:00Z</dcterms:created>
  <dcterms:modified xsi:type="dcterms:W3CDTF">2022-11-20T20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BU2yq9Ew"/&gt;&lt;style id="http://www.zotero.org/styles/apa" locale="nb-NO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